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97CE80" w14:textId="46ED657B" w:rsidR="00022714" w:rsidRDefault="000F2BC9" w:rsidP="000F2BC9">
      <w:pPr>
        <w:bidi/>
      </w:pPr>
      <w:r w:rsidRPr="000F2BC9">
        <w:rPr>
          <w:rtl/>
        </w:rPr>
        <w:t>در حوزه امتیازدهی اعتباری، همواره انتخاب الگوریتم‌های مناسب برای بهبود دقت پیش‌بینی و کاهش ریسک‌های مالی، یک چالش اساسی بوده است. پیش از این، مدل‌های طبقه‌بندی پایه به‌تنهایی قادر به ارائه دقت مطلوب در پیش‌بینی امتیاز اعتباری نبودند و نیاز به روشی مؤثرتر احساس می‌شد. در این راستا، پژوهشی با استفاده از مجموعه داده‌های اعتباری استرالیا، پس از پیش‌پردازش داده‌ها و جایگزینی مقادیر گمشده، اقدام به کاهش ابعاد داده‌ها با تحلیل مؤلفه‌های اصلی نمود. سپس، الگوریتم‌های طبقه‌بندی پایه مانند رگرسیون لجستیک، درخت تصمیم، ماشین بردار پشتیبان، نزدیک‌ترین همسایه، شبکه عصبی چندلایه و بیز ساده به‌کار گرفته شدند. علاوه بر آن، الگوریتم‌های گروهی نظیر جنگل تصادفی، درخت تصمیم بسته‌بندی‌شده، طبقه‌بند درخت‌های افزوده، روش تقویت و رأی‌گیری گروهی مورد ارزیابی قرار گرفتند. نتایج نشان داد که الگوریتم‌های گروهی، به‌ویژه جنگل تصادفی و طبقه‌بند درخت‌های افزوده، با دقت بالاتر و خطای کمتر، عملکرد بهتری در پیش‌بینی امتیاز اعتباری دارند. نوآوری این پژوهش در ارائه مقایسه جامع بین الگوریتم‌های پایه و گروهی و شناسایی مدل‌های بهینه برای بهبود دقت پیش‌بینی است که می‌تواند به‌طور مؤثری در کاهش ریسک‌های مالی مؤسسات اعتباری نقش داشته باشد</w:t>
      </w:r>
      <w:r w:rsidRPr="000F2BC9">
        <w:t>.</w:t>
      </w:r>
      <w:r>
        <w:fldChar w:fldCharType="begin"/>
      </w:r>
      <w:r>
        <w:instrText xml:space="preserve"> ADDIN EN.CITE &lt;EndNote&gt;&lt;Cite&gt;&lt;Author&gt;Parvin&lt;/Author&gt;&lt;Year&gt;2020&lt;/Year&gt;&lt;RecNum&gt;1&lt;/RecNum&gt;&lt;DisplayText&gt;(1)&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665404787&lt;/isbn&gt;&lt;urls&gt;&lt;/urls&gt;&lt;/record&gt;&lt;/Cite&gt;&lt;/EndNote&gt;</w:instrText>
      </w:r>
      <w:r>
        <w:fldChar w:fldCharType="separate"/>
      </w:r>
      <w:r>
        <w:rPr>
          <w:noProof/>
        </w:rPr>
        <w:t>(1)</w:t>
      </w:r>
      <w:r>
        <w:fldChar w:fldCharType="end"/>
      </w:r>
    </w:p>
    <w:p w14:paraId="100AF0AC" w14:textId="77777777" w:rsidR="000F2BC9" w:rsidRDefault="000F2BC9" w:rsidP="000F2BC9">
      <w:pPr>
        <w:bidi/>
        <w:rPr>
          <w:rtl/>
        </w:rPr>
      </w:pPr>
    </w:p>
    <w:p w14:paraId="4D9094EF" w14:textId="31C6F41A" w:rsidR="0011044F" w:rsidRDefault="0011044F" w:rsidP="0011044F">
      <w:pPr>
        <w:bidi/>
      </w:pPr>
      <w:r w:rsidRPr="0011044F">
        <w:rPr>
          <w:rtl/>
        </w:rPr>
        <w:t>در این مرور ادبیات، مطالعات پیشین بر روی ارزیابی اعتبار مشتریان نشان می‌دهد که مدل‌های رایج همچون رگرسیون لجستیک و تحلیل تمایز خطی به دلیل فرضیات غیرواقعی مانند تفکیک خطی و توزیع نرمال داده‌ها عملکرد ضعیفی داشتند. به کارگیری روش‌هایی مانند شبکه عصبی و ماشین بردار پشتیبان در تلاش بود تا دقت مدل‌های ارزیابی اعتبار را بهبود بخشد، اما این مدل‌های تک‌طبقه‌بند در شناسایی ویژگی‌های خاص مشتریان و کاهش تأثیر نمونه‌های نادر به مشکل برخوردند. برای رفع این محدودیت‌ها، برخی تحقیقات از روش‌های ترکیبی شامل طبقه‌بندهای مجموعه‌ای با رای‌گیری وزن‌دار استفاده کردند، اما این روش‌ها همچنان در مدیریت داده‌های نامتوازن با مشکل مواجه بودند. در این پژوهش، از نقشه‌های خودسازمان‌ده برای خوشه‌بندی چندلایه داده‌ها بهره گرفته شده و سپس از یک ترکیب طبقه‌بندهای</w:t>
      </w:r>
      <w:r w:rsidRPr="0011044F">
        <w:t xml:space="preserve"> K-</w:t>
      </w:r>
      <w:r w:rsidRPr="0011044F">
        <w:rPr>
          <w:rtl/>
        </w:rPr>
        <w:t>نزدیک‌ترین همسایگی و ماشین بردار پشتیبان با رای‌گیری نرم استفاده شده است. به منظور افزایش دقت و کاهش تأثیر داده‌های نامتوازن، بهینه‌سازی وزن‌ها با الگوریتم</w:t>
      </w:r>
      <w:r w:rsidRPr="0011044F">
        <w:t xml:space="preserve"> sailfish </w:t>
      </w:r>
      <w:r w:rsidRPr="0011044F">
        <w:rPr>
          <w:rtl/>
        </w:rPr>
        <w:t>انجام شده که الگوریتمی متاهیوریستیک با سرعت همگرایی بالا و قابلیت جستجوی فراگیر است. این ترکیب از خوشه‌بندی خودسازمان‌ده و بهینه‌سازی</w:t>
      </w:r>
      <w:r w:rsidRPr="0011044F">
        <w:t xml:space="preserve"> sailfish </w:t>
      </w:r>
      <w:r w:rsidRPr="0011044F">
        <w:rPr>
          <w:rtl/>
        </w:rPr>
        <w:t>نه تنها به طبقه‌بندی دقیق‌تر و شناسایی مؤثر نمونه‌های نادر کمک می‌کند، بلکه پردازش کارآمدتری نیز در مقایسه با روش‌های پیشین دارد</w:t>
      </w:r>
      <w:r w:rsidRPr="0011044F">
        <w:t>.</w:t>
      </w:r>
      <w:r>
        <w:fldChar w:fldCharType="begin"/>
      </w:r>
      <w:r>
        <w:instrText xml:space="preserve"> ADDIN EN.CITE &lt;EndNote&gt;&lt;Cite&gt;&lt;Author&gt;Singh&lt;/Author&gt;&lt;Year&gt;2024&lt;/Year&gt;&lt;RecNum&gt;2&lt;/RecNum&gt;&lt;DisplayText&gt;(2)&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fldChar w:fldCharType="separate"/>
      </w:r>
      <w:r>
        <w:rPr>
          <w:noProof/>
        </w:rPr>
        <w:t>(2)</w:t>
      </w:r>
      <w:r>
        <w:fldChar w:fldCharType="end"/>
      </w:r>
    </w:p>
    <w:p w14:paraId="14BC46B5" w14:textId="77777777" w:rsidR="00247672" w:rsidRDefault="00247672" w:rsidP="00247672">
      <w:pPr>
        <w:bidi/>
      </w:pPr>
    </w:p>
    <w:p w14:paraId="65BEFD87" w14:textId="02AE0A84" w:rsidR="00247672" w:rsidRPr="00247672" w:rsidRDefault="00247672" w:rsidP="00247672">
      <w:pPr>
        <w:bidi/>
      </w:pPr>
      <w:r w:rsidRPr="00247672">
        <w:rPr>
          <w:rtl/>
        </w:rPr>
        <w:t xml:space="preserve">در تحقیقات گذشته، مسئله‌ مهمی که در مدل‌سازی ریسک اعتباری با روش خوشه‌بندی وجود داشت، انتخاب متغیرهای مناسب برای ایجاد خوشه‌های دقیق بود؛ زیرا انتخاب نادرست متغیرها می‌توانست منجر به خوشه‌های غیرقابل‌تشخیص و ناموثر در پیش‌بینی شود. برخی از پژوهش‌ها با استفاده از تحلیل مؤلفه‌های اصلی به کاهش بعد متغیرها پرداختند اما این روش پیچیدگی خوشه‌بندی را افزایش می‌داد و قابلیت تفسیر مدل را کاهش می‌داد. روش‌های دیگر نظیر حذف تدریجی متغیرها با استفاده از رگرسیون خطی نیز به کار گرفته شده‌اند، اما این روش‌ها به دلیل انتخاب‌های تصادفی، دقت خوشه‌بندی و کیفیت پیش‌بینی را تحت تأثیر قرار می‌دادند. مقاله حاضر با معرفی یک روش مبتنی بر یادگیری ماشین، از مقادیر شاپلی برای سنجش اهمیت متغیرها استفاده می‌کند و با انتخاب متغیرهای اصلی در مرحله خوشه‌بندی، سعی دارد دقت پیش‌بینی مدل را افزایش دهد. این رویکرد، از الگوریتم‌های جنگل تصادفی و درخت‌های تقویت‌شده بهره برده و با استفاده از الگوریتم‌های خوشه‌بندی بهینه نظیر </w:t>
      </w:r>
      <w:r w:rsidRPr="00247672">
        <w:rPr>
          <w:i/>
          <w:iCs/>
        </w:rPr>
        <w:t>k-prototypes</w:t>
      </w:r>
      <w:r w:rsidRPr="00247672">
        <w:t xml:space="preserve"> </w:t>
      </w:r>
      <w:r w:rsidRPr="00247672">
        <w:rPr>
          <w:rtl/>
        </w:rPr>
        <w:t>و تکنیک‌های اعتبارسنجی، خوشه‌بندی را طوری انجام می‌دهد که نتایج هم از نظر دقت پیش‌بینی و هم از نظر تفسیرپذیری مورد تایید قرار گیرد</w:t>
      </w:r>
      <w:r w:rsidRPr="00247672">
        <w:t>.</w:t>
      </w:r>
      <w:r>
        <w:fldChar w:fldCharType="begin"/>
      </w:r>
      <w:r>
        <w:instrText xml:space="preserve"> ADDIN EN.CITE &lt;EndNote&gt;&lt;Cite&gt;&lt;Author&gt;Zöllner&lt;/Author&gt;&lt;Year&gt;2023&lt;/Year&gt;&lt;RecNum&gt;3&lt;/RecNum&gt;&lt;DisplayText&gt;(3)&lt;/DisplayText&gt;&lt;record&gt;&lt;rec-number&gt;3&lt;/rec-number&gt;&lt;foreign-keys&gt;&lt;key app="EN" db-id="zw0dvrzvvazvaqe509wx2z0iprfrppxxvzr9" timestamp="1731644294"&gt;3&lt;/key&gt;&lt;/foreign-keys&gt;&lt;ref-type name="Journal Article"&gt;17&lt;/ref-type&gt;&lt;contributors&gt;&lt;authors&gt;&lt;author&gt;Zöllner, Marvin&lt;/author&gt;&lt;author&gt;Gürtler, Marc&lt;/author&gt;&lt;/authors&gt;&lt;/contributors&gt;&lt;titles&gt;&lt;title&gt;Machine Learning-Based Variable Selection fo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fldChar w:fldCharType="separate"/>
      </w:r>
      <w:r>
        <w:rPr>
          <w:noProof/>
        </w:rPr>
        <w:t>(3)</w:t>
      </w:r>
      <w:r>
        <w:fldChar w:fldCharType="end"/>
      </w:r>
    </w:p>
    <w:p w14:paraId="62A28EA4" w14:textId="77777777" w:rsidR="00247672" w:rsidRDefault="00247672" w:rsidP="00247672">
      <w:pPr>
        <w:bidi/>
      </w:pPr>
    </w:p>
    <w:p w14:paraId="66CD7640" w14:textId="77777777" w:rsidR="000F2BC9" w:rsidRDefault="000F2BC9" w:rsidP="000F2BC9">
      <w:pPr>
        <w:bidi/>
        <w:rPr>
          <w:rtl/>
        </w:rPr>
      </w:pPr>
    </w:p>
    <w:p w14:paraId="3A55A10B" w14:textId="77777777" w:rsidR="000F2BC9" w:rsidRDefault="000F2BC9" w:rsidP="000F2BC9">
      <w:pPr>
        <w:bidi/>
        <w:rPr>
          <w:rtl/>
        </w:rPr>
      </w:pPr>
    </w:p>
    <w:p w14:paraId="5265307C" w14:textId="77777777" w:rsidR="00247672" w:rsidRPr="00247672" w:rsidRDefault="000F2BC9" w:rsidP="00247672">
      <w:pPr>
        <w:pStyle w:val="EndNoteBibliography"/>
        <w:bidi/>
        <w:spacing w:after="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247672" w:rsidRPr="00247672">
        <w:rPr>
          <w:rtl/>
        </w:rPr>
        <w:t>1.</w:t>
      </w:r>
      <w:r w:rsidR="00247672" w:rsidRPr="00247672">
        <w:rPr>
          <w:rtl/>
        </w:rPr>
        <w:tab/>
      </w:r>
      <w:r w:rsidR="00247672" w:rsidRPr="00247672">
        <w:t>Parvin AS, Saleena B, editors. An ensemble classifier model to predict credit scoring-comparative analysis. 2020 IEEE international symposium on smart electronic systems (iSES)(Formerly iNiS); 2020: IEEE</w:t>
      </w:r>
      <w:r w:rsidR="00247672" w:rsidRPr="00247672">
        <w:rPr>
          <w:rtl/>
        </w:rPr>
        <w:t>.</w:t>
      </w:r>
    </w:p>
    <w:p w14:paraId="7CD33FFC" w14:textId="77777777" w:rsidR="00247672" w:rsidRPr="00247672" w:rsidRDefault="00247672" w:rsidP="00247672">
      <w:pPr>
        <w:pStyle w:val="EndNoteBibliography"/>
        <w:bidi/>
        <w:spacing w:after="0"/>
        <w:rPr>
          <w:rtl/>
        </w:rPr>
      </w:pPr>
      <w:r w:rsidRPr="00247672">
        <w:rPr>
          <w:rtl/>
        </w:rPr>
        <w:t>2.</w:t>
      </w:r>
      <w:r w:rsidRPr="00247672">
        <w:rPr>
          <w:rtl/>
        </w:rPr>
        <w:tab/>
      </w:r>
      <w:r w:rsidRPr="00247672">
        <w:t>Singh I, Kothari D, Aditya S, Rajora M, Agarwal C, Gautam V. A hybrid metaheuristic optimised ensemble classifier with self organizing map clustering for credit scoring. Operational Research. 2024;24(4):1-42</w:t>
      </w:r>
      <w:r w:rsidRPr="00247672">
        <w:rPr>
          <w:rtl/>
        </w:rPr>
        <w:t>.</w:t>
      </w:r>
    </w:p>
    <w:p w14:paraId="4C9017F1" w14:textId="77777777" w:rsidR="00247672" w:rsidRPr="00247672" w:rsidRDefault="00247672" w:rsidP="00247672">
      <w:pPr>
        <w:pStyle w:val="EndNoteBibliography"/>
        <w:bidi/>
        <w:rPr>
          <w:rtl/>
        </w:rPr>
      </w:pPr>
      <w:r w:rsidRPr="00247672">
        <w:rPr>
          <w:rtl/>
        </w:rPr>
        <w:t>3.</w:t>
      </w:r>
      <w:r w:rsidRPr="00247672">
        <w:rPr>
          <w:rtl/>
        </w:rPr>
        <w:tab/>
      </w:r>
      <w:r w:rsidRPr="00247672">
        <w:t>Zöllner M, Gürtler M. Machine Learning-Based Variable Selection for Clustered Credit Risk Modeling. Available at SSRN 4506537. 2023</w:t>
      </w:r>
      <w:r w:rsidRPr="00247672">
        <w:rPr>
          <w:rtl/>
        </w:rPr>
        <w:t>.</w:t>
      </w:r>
    </w:p>
    <w:p w14:paraId="6B3F9495" w14:textId="7B0366EA" w:rsidR="000F2BC9" w:rsidRDefault="000F2BC9" w:rsidP="00247672">
      <w:pPr>
        <w:bidi/>
      </w:pPr>
      <w:r>
        <w:rPr>
          <w:rtl/>
        </w:rPr>
        <w:fldChar w:fldCharType="end"/>
      </w:r>
    </w:p>
    <w:sectPr w:rsidR="000F2B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dvrzvvazvaqe509wx2z0iprfrppxxvzr9&quot;&gt;My EndNote Library&lt;record-ids&gt;&lt;item&gt;1&lt;/item&gt;&lt;item&gt;2&lt;/item&gt;&lt;item&gt;3&lt;/item&gt;&lt;/record-ids&gt;&lt;/item&gt;&lt;/Libraries&gt;"/>
  </w:docVars>
  <w:rsids>
    <w:rsidRoot w:val="00381427"/>
    <w:rsid w:val="00022714"/>
    <w:rsid w:val="000F2BC9"/>
    <w:rsid w:val="0011044F"/>
    <w:rsid w:val="001F6D5F"/>
    <w:rsid w:val="00247672"/>
    <w:rsid w:val="00381427"/>
    <w:rsid w:val="003F6740"/>
    <w:rsid w:val="00C7038D"/>
    <w:rsid w:val="00F864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6BDDD"/>
  <w15:chartTrackingRefBased/>
  <w15:docId w15:val="{11FB1F02-9AE8-4588-A7E1-2D2443C20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14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14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14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14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14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14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14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14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14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4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14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14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14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14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14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14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14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1427"/>
    <w:rPr>
      <w:rFonts w:eastAsiaTheme="majorEastAsia" w:cstheme="majorBidi"/>
      <w:color w:val="272727" w:themeColor="text1" w:themeTint="D8"/>
    </w:rPr>
  </w:style>
  <w:style w:type="paragraph" w:styleId="Title">
    <w:name w:val="Title"/>
    <w:basedOn w:val="Normal"/>
    <w:next w:val="Normal"/>
    <w:link w:val="TitleChar"/>
    <w:uiPriority w:val="10"/>
    <w:qFormat/>
    <w:rsid w:val="003814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14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14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14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1427"/>
    <w:pPr>
      <w:spacing w:before="160"/>
      <w:jc w:val="center"/>
    </w:pPr>
    <w:rPr>
      <w:i/>
      <w:iCs/>
      <w:color w:val="404040" w:themeColor="text1" w:themeTint="BF"/>
    </w:rPr>
  </w:style>
  <w:style w:type="character" w:customStyle="1" w:styleId="QuoteChar">
    <w:name w:val="Quote Char"/>
    <w:basedOn w:val="DefaultParagraphFont"/>
    <w:link w:val="Quote"/>
    <w:uiPriority w:val="29"/>
    <w:rsid w:val="00381427"/>
    <w:rPr>
      <w:i/>
      <w:iCs/>
      <w:color w:val="404040" w:themeColor="text1" w:themeTint="BF"/>
    </w:rPr>
  </w:style>
  <w:style w:type="paragraph" w:styleId="ListParagraph">
    <w:name w:val="List Paragraph"/>
    <w:basedOn w:val="Normal"/>
    <w:uiPriority w:val="34"/>
    <w:qFormat/>
    <w:rsid w:val="00381427"/>
    <w:pPr>
      <w:ind w:left="720"/>
      <w:contextualSpacing/>
    </w:pPr>
  </w:style>
  <w:style w:type="character" w:styleId="IntenseEmphasis">
    <w:name w:val="Intense Emphasis"/>
    <w:basedOn w:val="DefaultParagraphFont"/>
    <w:uiPriority w:val="21"/>
    <w:qFormat/>
    <w:rsid w:val="00381427"/>
    <w:rPr>
      <w:i/>
      <w:iCs/>
      <w:color w:val="0F4761" w:themeColor="accent1" w:themeShade="BF"/>
    </w:rPr>
  </w:style>
  <w:style w:type="paragraph" w:styleId="IntenseQuote">
    <w:name w:val="Intense Quote"/>
    <w:basedOn w:val="Normal"/>
    <w:next w:val="Normal"/>
    <w:link w:val="IntenseQuoteChar"/>
    <w:uiPriority w:val="30"/>
    <w:qFormat/>
    <w:rsid w:val="003814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1427"/>
    <w:rPr>
      <w:i/>
      <w:iCs/>
      <w:color w:val="0F4761" w:themeColor="accent1" w:themeShade="BF"/>
    </w:rPr>
  </w:style>
  <w:style w:type="character" w:styleId="IntenseReference">
    <w:name w:val="Intense Reference"/>
    <w:basedOn w:val="DefaultParagraphFont"/>
    <w:uiPriority w:val="32"/>
    <w:qFormat/>
    <w:rsid w:val="0038142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2BC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2BC9"/>
    <w:rPr>
      <w:rFonts w:ascii="Aptos" w:hAnsi="Aptos"/>
      <w:noProof/>
    </w:rPr>
  </w:style>
  <w:style w:type="paragraph" w:customStyle="1" w:styleId="EndNoteBibliography">
    <w:name w:val="EndNote Bibliography"/>
    <w:basedOn w:val="Normal"/>
    <w:link w:val="EndNoteBibliographyChar"/>
    <w:rsid w:val="000F2BC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2BC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231148">
      <w:bodyDiv w:val="1"/>
      <w:marLeft w:val="0"/>
      <w:marRight w:val="0"/>
      <w:marTop w:val="0"/>
      <w:marBottom w:val="0"/>
      <w:divBdr>
        <w:top w:val="none" w:sz="0" w:space="0" w:color="auto"/>
        <w:left w:val="none" w:sz="0" w:space="0" w:color="auto"/>
        <w:bottom w:val="none" w:sz="0" w:space="0" w:color="auto"/>
        <w:right w:val="none" w:sz="0" w:space="0" w:color="auto"/>
      </w:divBdr>
      <w:divsChild>
        <w:div w:id="1532259075">
          <w:marLeft w:val="0"/>
          <w:marRight w:val="0"/>
          <w:marTop w:val="0"/>
          <w:marBottom w:val="0"/>
          <w:divBdr>
            <w:top w:val="none" w:sz="0" w:space="0" w:color="auto"/>
            <w:left w:val="none" w:sz="0" w:space="0" w:color="auto"/>
            <w:bottom w:val="none" w:sz="0" w:space="0" w:color="auto"/>
            <w:right w:val="none" w:sz="0" w:space="0" w:color="auto"/>
          </w:divBdr>
          <w:divsChild>
            <w:div w:id="70272911">
              <w:marLeft w:val="0"/>
              <w:marRight w:val="0"/>
              <w:marTop w:val="0"/>
              <w:marBottom w:val="0"/>
              <w:divBdr>
                <w:top w:val="none" w:sz="0" w:space="0" w:color="auto"/>
                <w:left w:val="none" w:sz="0" w:space="0" w:color="auto"/>
                <w:bottom w:val="none" w:sz="0" w:space="0" w:color="auto"/>
                <w:right w:val="none" w:sz="0" w:space="0" w:color="auto"/>
              </w:divBdr>
              <w:divsChild>
                <w:div w:id="204221023">
                  <w:marLeft w:val="0"/>
                  <w:marRight w:val="0"/>
                  <w:marTop w:val="0"/>
                  <w:marBottom w:val="0"/>
                  <w:divBdr>
                    <w:top w:val="none" w:sz="0" w:space="0" w:color="auto"/>
                    <w:left w:val="none" w:sz="0" w:space="0" w:color="auto"/>
                    <w:bottom w:val="none" w:sz="0" w:space="0" w:color="auto"/>
                    <w:right w:val="none" w:sz="0" w:space="0" w:color="auto"/>
                  </w:divBdr>
                  <w:divsChild>
                    <w:div w:id="203183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614064">
      <w:bodyDiv w:val="1"/>
      <w:marLeft w:val="0"/>
      <w:marRight w:val="0"/>
      <w:marTop w:val="0"/>
      <w:marBottom w:val="0"/>
      <w:divBdr>
        <w:top w:val="none" w:sz="0" w:space="0" w:color="auto"/>
        <w:left w:val="none" w:sz="0" w:space="0" w:color="auto"/>
        <w:bottom w:val="none" w:sz="0" w:space="0" w:color="auto"/>
        <w:right w:val="none" w:sz="0" w:space="0" w:color="auto"/>
      </w:divBdr>
      <w:divsChild>
        <w:div w:id="373696288">
          <w:marLeft w:val="0"/>
          <w:marRight w:val="0"/>
          <w:marTop w:val="0"/>
          <w:marBottom w:val="0"/>
          <w:divBdr>
            <w:top w:val="none" w:sz="0" w:space="0" w:color="auto"/>
            <w:left w:val="none" w:sz="0" w:space="0" w:color="auto"/>
            <w:bottom w:val="none" w:sz="0" w:space="0" w:color="auto"/>
            <w:right w:val="none" w:sz="0" w:space="0" w:color="auto"/>
          </w:divBdr>
          <w:divsChild>
            <w:div w:id="1470777997">
              <w:marLeft w:val="0"/>
              <w:marRight w:val="0"/>
              <w:marTop w:val="0"/>
              <w:marBottom w:val="0"/>
              <w:divBdr>
                <w:top w:val="none" w:sz="0" w:space="0" w:color="auto"/>
                <w:left w:val="none" w:sz="0" w:space="0" w:color="auto"/>
                <w:bottom w:val="none" w:sz="0" w:space="0" w:color="auto"/>
                <w:right w:val="none" w:sz="0" w:space="0" w:color="auto"/>
              </w:divBdr>
              <w:divsChild>
                <w:div w:id="28458648">
                  <w:marLeft w:val="0"/>
                  <w:marRight w:val="0"/>
                  <w:marTop w:val="0"/>
                  <w:marBottom w:val="0"/>
                  <w:divBdr>
                    <w:top w:val="none" w:sz="0" w:space="0" w:color="auto"/>
                    <w:left w:val="none" w:sz="0" w:space="0" w:color="auto"/>
                    <w:bottom w:val="none" w:sz="0" w:space="0" w:color="auto"/>
                    <w:right w:val="none" w:sz="0" w:space="0" w:color="auto"/>
                  </w:divBdr>
                  <w:divsChild>
                    <w:div w:id="85465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TotalTime>
  <Pages>2</Pages>
  <Words>959</Words>
  <Characters>5467</Characters>
  <Application>Microsoft Office Word</Application>
  <DocSecurity>0</DocSecurity>
  <Lines>45</Lines>
  <Paragraphs>12</Paragraphs>
  <ScaleCrop>false</ScaleCrop>
  <Company/>
  <LinksUpToDate>false</LinksUpToDate>
  <CharactersWithSpaces>6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5</cp:revision>
  <dcterms:created xsi:type="dcterms:W3CDTF">2024-11-15T03:07:00Z</dcterms:created>
  <dcterms:modified xsi:type="dcterms:W3CDTF">2024-11-15T06:11:00Z</dcterms:modified>
</cp:coreProperties>
</file>